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AF1C63"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AF1C63"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AF1C63"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AF1C63"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AF1C63"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AF1C63"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AF1C63"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AF1C63"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AF1C63"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AF1C63"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AF1C63"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AF1C63"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AF1C63"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AF1C63"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AF1C63"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AF1C63"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AF1C63"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AF1C63"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AF1C63"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AF1C63"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AF1C63"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AF1C63"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AF1C63"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AF1C63"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AF1C63"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AF1C63"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AF1C63"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AF1C63"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AF1C63"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AF1C63"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AF1C63"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AF1C63"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AF1C63"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AF1C63"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AF1C63"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AF1C63"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AF1C63"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AF1C63"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AF1C63"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AF1C63"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AF1C63"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AF1C63"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AF1C63"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AF1C63"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AF1C63"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AF1C63"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AF1C63"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AF1C63"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AF1C63"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F1C63"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AF1C63"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AF1C63"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AF1C63"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AF1C63"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AF1C63"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F1C63"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AF1C63"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F1C63"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F1C63"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AF1C63"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AF1C63"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AF1C63"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AF1C63"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AF1C63"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AF1C63"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9402AE"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AF1C63" w:rsidP="00474634">
      <w:pPr>
        <w:pStyle w:val="a7"/>
        <w:numPr>
          <w:ilvl w:val="0"/>
          <w:numId w:val="7"/>
        </w:numPr>
        <w:spacing w:after="240"/>
        <w:jc w:val="both"/>
        <w:rPr>
          <w:rFonts w:ascii="Calibri" w:hAnsi="Calibri"/>
          <w:b/>
          <w:color w:val="000000" w:themeColor="text1"/>
          <w:sz w:val="52"/>
          <w:szCs w:val="52"/>
          <w:lang w:val="en-US"/>
        </w:rPr>
      </w:pPr>
      <w:r>
        <w:lastRenderedPageBreak/>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AF1C63"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AF1C63"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F1C63" w:rsidRPr="00896B93">
        <w:rPr>
          <w:rFonts w:ascii="Calibri" w:hAnsi="Calibri"/>
          <w:color w:val="000000" w:themeColor="text1"/>
        </w:rPr>
        <w:fldChar w:fldCharType="separate"/>
      </w:r>
      <w:r w:rsidR="00330EEC" w:rsidRPr="00896B93">
        <w:rPr>
          <w:rFonts w:ascii="Calibri" w:hAnsi="Calibri" w:cs="Calibri"/>
        </w:rPr>
        <w:t>(Kaushik, 2021)</w:t>
      </w:r>
      <w:r w:rsidR="00AF1C63"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AF1C63"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F1C63" w:rsidRPr="00896B93">
        <w:rPr>
          <w:rFonts w:ascii="Calibri" w:hAnsi="Calibri"/>
          <w:color w:val="000000" w:themeColor="text1"/>
        </w:rPr>
        <w:fldChar w:fldCharType="separate"/>
      </w:r>
      <w:r w:rsidR="00330EEC" w:rsidRPr="00896B93">
        <w:rPr>
          <w:rFonts w:ascii="Calibri" w:hAnsi="Calibri" w:cs="Calibri"/>
        </w:rPr>
        <w:t>(Raunek, 2021)</w:t>
      </w:r>
      <w:r w:rsidR="00AF1C63"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AF1C63"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F1C63" w:rsidRPr="00896B93">
        <w:rPr>
          <w:rFonts w:ascii="Calibri" w:hAnsi="Calibri"/>
          <w:color w:val="000000" w:themeColor="text1"/>
        </w:rPr>
        <w:fldChar w:fldCharType="separate"/>
      </w:r>
      <w:r w:rsidR="006F46CC" w:rsidRPr="00896B93">
        <w:rPr>
          <w:rFonts w:ascii="Calibri" w:hAnsi="Calibri" w:cs="Calibri"/>
        </w:rPr>
        <w:t>(Kaushik, 2021)</w:t>
      </w:r>
      <w:r w:rsidR="00AF1C63"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AF1C63"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F1C63" w:rsidRPr="00896B93">
        <w:rPr>
          <w:rFonts w:ascii="Calibri" w:hAnsi="Calibri"/>
          <w:color w:val="000000" w:themeColor="text1"/>
        </w:rPr>
        <w:fldChar w:fldCharType="separate"/>
      </w:r>
      <w:r w:rsidR="006F46CC" w:rsidRPr="00896B93">
        <w:rPr>
          <w:rFonts w:ascii="Calibri" w:hAnsi="Calibri" w:cs="Calibri"/>
        </w:rPr>
        <w:t>(Raunek, 2021)</w:t>
      </w:r>
      <w:r w:rsidR="00AF1C63"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AF1C63"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F1C63" w:rsidRPr="00896B93">
        <w:rPr>
          <w:rFonts w:ascii="Calibri" w:hAnsi="Calibri"/>
          <w:color w:val="000000" w:themeColor="text1"/>
        </w:rPr>
        <w:fldChar w:fldCharType="separate"/>
      </w:r>
      <w:r w:rsidR="001A174E" w:rsidRPr="00896B93">
        <w:rPr>
          <w:rFonts w:ascii="Calibri" w:hAnsi="Calibri" w:cs="Calibri"/>
        </w:rPr>
        <w:t>(Kaushik, 2021)</w:t>
      </w:r>
      <w:r w:rsidR="00AF1C63"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AF1C63"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AF1C63"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AF1C6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w:t>
      </w:r>
      <w:r>
        <w:rPr>
          <w:rFonts w:ascii="Calibri" w:hAnsi="Calibri"/>
          <w:color w:val="000000" w:themeColor="text1"/>
        </w:rPr>
        <w:lastRenderedPageBreak/>
        <w:t xml:space="preserve">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AF1C6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w:t>
      </w:r>
      <w:r>
        <w:rPr>
          <w:rFonts w:ascii="Calibri" w:hAnsi="Calibri"/>
        </w:rPr>
        <w:lastRenderedPageBreak/>
        <w:t xml:space="preserve">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AF1C6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 xml:space="preserve">ετέπειτα επεξεργασία αυτών των παρατηρήσεων ώστε να βγουν στο μέλλον σε κάποια </w:t>
      </w:r>
      <w:r w:rsidR="00497A42">
        <w:rPr>
          <w:rFonts w:ascii="Calibri" w:hAnsi="Calibri" w:cs="Calibri"/>
        </w:rPr>
        <w:lastRenderedPageBreak/>
        <w:t>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AF1C63"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AF1C63"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AF1C63"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AF1C63"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AF1C63"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AF1C63" w:rsidRPr="00336763">
        <w:rPr>
          <w:rFonts w:ascii="Calibri" w:hAnsi="Calibri"/>
          <w:color w:val="000000" w:themeColor="text1"/>
        </w:rPr>
        <w:fldChar w:fldCharType="separate"/>
      </w:r>
      <w:r w:rsidR="006655A6" w:rsidRPr="00336763">
        <w:rPr>
          <w:rFonts w:ascii="Calibri" w:hAnsi="Calibri" w:cs="Calibri"/>
        </w:rPr>
        <w:t>(Malan, 1999)</w:t>
      </w:r>
      <w:r w:rsidR="00AF1C63"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AF1C63">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873EB4" w:rsidRPr="00873EB4">
        <w:rPr>
          <w:rFonts w:ascii="Calibri" w:hAnsi="Calibri" w:cs="Calibri"/>
        </w:rPr>
        <w:t>(qracorp, n.d.)</w:t>
      </w:r>
      <w:r w:rsidR="00AF1C63">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AF1C63">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AF1C63">
        <w:rPr>
          <w:rFonts w:ascii="Calibri" w:hAnsi="Calibri"/>
          <w:color w:val="000000" w:themeColor="text1"/>
        </w:rPr>
        <w:fldChar w:fldCharType="separate"/>
      </w:r>
      <w:r w:rsidR="0047410F" w:rsidRPr="0047410F">
        <w:rPr>
          <w:rFonts w:ascii="Calibri" w:hAnsi="Calibri" w:cs="Calibri"/>
        </w:rPr>
        <w:t>(Malan, 1999; Systemation, 2015)</w:t>
      </w:r>
      <w:r w:rsidR="00AF1C63">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AF1C63">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873EB4" w:rsidRPr="00873EB4">
        <w:rPr>
          <w:rFonts w:ascii="Calibri" w:hAnsi="Calibri" w:cs="Calibri"/>
        </w:rPr>
        <w:t>(qracorp, n.d.)</w:t>
      </w:r>
      <w:r w:rsidR="00AF1C63">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AF1C63"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AF1C63">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D648DE" w:rsidRPr="00873EB4">
        <w:rPr>
          <w:rFonts w:ascii="Calibri" w:hAnsi="Calibri" w:cs="Calibri"/>
        </w:rPr>
        <w:t>(qracorp, n.d.)</w:t>
      </w:r>
      <w:r w:rsidR="00AF1C63">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AF1C63">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D648DE" w:rsidRPr="00873EB4">
        <w:rPr>
          <w:rFonts w:ascii="Calibri" w:hAnsi="Calibri" w:cs="Calibri"/>
        </w:rPr>
        <w:t>(qracorp, n.d.)</w:t>
      </w:r>
      <w:r w:rsidR="00AF1C63">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AF1C63">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D648DE" w:rsidRPr="00873EB4">
        <w:rPr>
          <w:rFonts w:ascii="Calibri" w:hAnsi="Calibri" w:cs="Calibri"/>
        </w:rPr>
        <w:t>(qracorp, n.d.)</w:t>
      </w:r>
      <w:r w:rsidR="00AF1C63">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AF1C63">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D648DE" w:rsidRPr="00873EB4">
        <w:rPr>
          <w:rFonts w:ascii="Calibri" w:hAnsi="Calibri" w:cs="Calibri"/>
        </w:rPr>
        <w:t>(qracorp, n.d.)</w:t>
      </w:r>
      <w:r w:rsidR="00AF1C63">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AF1C63"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AF1C63"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AF1C63">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F1C63">
        <w:rPr>
          <w:rFonts w:ascii="Calibri" w:hAnsi="Calibri"/>
          <w:color w:val="000000" w:themeColor="text1"/>
        </w:rPr>
        <w:fldChar w:fldCharType="separate"/>
      </w:r>
      <w:r w:rsidR="00E707AB" w:rsidRPr="00873EB4">
        <w:rPr>
          <w:rFonts w:ascii="Calibri" w:hAnsi="Calibri" w:cs="Calibri"/>
        </w:rPr>
        <w:t>(qracorp, n.d.)</w:t>
      </w:r>
      <w:r w:rsidR="00AF1C63">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AF1C63"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AF1C63">
        <w:rPr>
          <w:rFonts w:ascii="Calibri" w:hAnsi="Calibri"/>
        </w:rPr>
        <w:fldChar w:fldCharType="begin"/>
      </w:r>
      <w:r>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AF1C63">
        <w:rPr>
          <w:rFonts w:ascii="Calibri" w:hAnsi="Calibri"/>
        </w:rPr>
        <w:fldChar w:fldCharType="separate"/>
      </w:r>
      <w:r w:rsidRPr="0003497E">
        <w:rPr>
          <w:rFonts w:ascii="Calibri" w:hAnsi="Calibri"/>
        </w:rPr>
        <w:t>(Visual Paradigm, n.d.)</w:t>
      </w:r>
      <w:r w:rsidR="00AF1C63">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Pr>
          <w:rFonts w:ascii="Calibri" w:hAnsi="Calibri"/>
          <w:b/>
          <w:lang w:val="en-US"/>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Pr="0049092A" w:rsidRDefault="00AF1C63"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AF1C63"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AF1C63"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AF1C63"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AF1C63" w:rsidP="007706EF">
      <w:pPr>
        <w:ind w:left="720"/>
        <w:jc w:val="both"/>
        <w:rPr>
          <w:rFonts w:ascii="Calibri" w:hAnsi="Calibri"/>
          <w:b/>
          <w:color w:val="000000" w:themeColor="text1"/>
          <w:lang w:val="en-US"/>
        </w:rPr>
      </w:pPr>
      <w:hyperlink w:anchor="περιεχομενα" w:history="1">
        <w:r w:rsidR="00A53175">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lastRenderedPageBreak/>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AF1C6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AF1C63" w:rsidRPr="00584F8C">
        <w:rPr>
          <w:color w:val="000000" w:themeColor="text1"/>
        </w:rPr>
        <w:fldChar w:fldCharType="begin"/>
      </w:r>
      <w:r w:rsidR="00D34362" w:rsidRPr="00584F8C">
        <w:rPr>
          <w:color w:val="000000" w:themeColor="text1"/>
        </w:rPr>
        <w:instrText>HYPERLINK \l "περιεχομενα"</w:instrText>
      </w:r>
      <w:r w:rsidR="00AF1C63"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AF1C63"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AF1C6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AF1C63"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AF1C63" w:rsidP="007706EF">
      <w:pPr>
        <w:ind w:left="1080"/>
        <w:jc w:val="both"/>
        <w:rPr>
          <w:rFonts w:ascii="Calibri" w:hAnsi="Calibri"/>
          <w:b/>
          <w:color w:val="000000" w:themeColor="text1"/>
          <w:lang w:val="en-US"/>
        </w:rPr>
      </w:pPr>
      <w:hyperlink w:anchor="περιεχομενα" w:history="1">
        <w:r w:rsidR="007706EF" w:rsidRPr="009402AE">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AF1C6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AF1C6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AF1C63"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AF1C63"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AF1C63"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lastRenderedPageBreak/>
        <w:t>4</w:t>
      </w:r>
      <w:r w:rsidRPr="00A22F8A">
        <w:rPr>
          <w:rFonts w:ascii="Calibri" w:hAnsi="Calibri"/>
          <w:b/>
          <w:sz w:val="52"/>
          <w:szCs w:val="52"/>
        </w:rPr>
        <w:tab/>
      </w:r>
      <w:bookmarkStart w:id="37" w:name="λεπτομερειεςσυστηματος"/>
      <w:r w:rsidR="00AF1C63" w:rsidRPr="00771F34">
        <w:rPr>
          <w:color w:val="000000" w:themeColor="text1"/>
        </w:rPr>
        <w:fldChar w:fldCharType="begin"/>
      </w:r>
      <w:r w:rsidR="00D34362" w:rsidRPr="00771F34">
        <w:rPr>
          <w:color w:val="000000" w:themeColor="text1"/>
        </w:rPr>
        <w:instrText>HYPERLINK \l "περιεχομενα"</w:instrText>
      </w:r>
      <w:r w:rsidR="00AF1C63"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AF1C63"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AF1C6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AF1C63"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AF1C6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AF1C63"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AF1C6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AF1C6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AF1C63" w:rsidRPr="00160B3A">
        <w:rPr>
          <w:color w:val="000000" w:themeColor="text1"/>
        </w:rPr>
        <w:fldChar w:fldCharType="begin"/>
      </w:r>
      <w:r w:rsidR="00D34362" w:rsidRPr="00160B3A">
        <w:rPr>
          <w:color w:val="000000" w:themeColor="text1"/>
        </w:rPr>
        <w:instrText>HYPERLINK \l "περιεχομενα"</w:instrText>
      </w:r>
      <w:r w:rsidR="00AF1C63"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AF1C63"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AF1C6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AF1C6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AF1C6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AF1C6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AF1C6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AF1C63" w:rsidRPr="00160B3A">
        <w:rPr>
          <w:color w:val="000000" w:themeColor="text1"/>
        </w:rPr>
        <w:fldChar w:fldCharType="begin"/>
      </w:r>
      <w:r w:rsidR="00D34362" w:rsidRPr="00160B3A">
        <w:rPr>
          <w:color w:val="000000" w:themeColor="text1"/>
        </w:rPr>
        <w:instrText>HYPERLINK \l "περιεχομενα"</w:instrText>
      </w:r>
      <w:r w:rsidR="00AF1C63"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AF1C63"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AF1C6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AF1C6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AF1C6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AF1C63"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2"/>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40D5" w:rsidRDefault="00AB40D5" w:rsidP="000B5F62">
      <w:r>
        <w:separator/>
      </w:r>
    </w:p>
  </w:endnote>
  <w:endnote w:type="continuationSeparator" w:id="1">
    <w:p w:rsidR="00AB40D5" w:rsidRDefault="00AB40D5"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4626BE" w:rsidRDefault="00AF1C63">
        <w:pPr>
          <w:pStyle w:val="a4"/>
          <w:jc w:val="right"/>
        </w:pPr>
        <w:fldSimple w:instr=" PAGE   \* MERGEFORMAT ">
          <w:r w:rsidR="00615D28">
            <w:rPr>
              <w:noProof/>
            </w:rPr>
            <w:t>16</w:t>
          </w:r>
        </w:fldSimple>
      </w:p>
    </w:sdtContent>
  </w:sdt>
  <w:p w:rsidR="004626BE" w:rsidRPr="006A6169" w:rsidRDefault="004626B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40D5" w:rsidRDefault="00AB40D5" w:rsidP="000B5F62">
      <w:r>
        <w:separator/>
      </w:r>
    </w:p>
  </w:footnote>
  <w:footnote w:type="continuationSeparator" w:id="1">
    <w:p w:rsidR="00AB40D5" w:rsidRDefault="00AB40D5"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7">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9">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9"/>
  </w:num>
  <w:num w:numId="8">
    <w:abstractNumId w:val="10"/>
  </w:num>
  <w:num w:numId="9">
    <w:abstractNumId w:val="11"/>
  </w:num>
  <w:num w:numId="10">
    <w:abstractNumId w:val="7"/>
  </w:num>
  <w:num w:numId="11">
    <w:abstractNumId w:val="6"/>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25D85"/>
    <w:rsid w:val="00041BEF"/>
    <w:rsid w:val="00042C9B"/>
    <w:rsid w:val="00044A87"/>
    <w:rsid w:val="00044C9E"/>
    <w:rsid w:val="0004575A"/>
    <w:rsid w:val="000568F1"/>
    <w:rsid w:val="00057DC1"/>
    <w:rsid w:val="00084960"/>
    <w:rsid w:val="0009412C"/>
    <w:rsid w:val="00096C48"/>
    <w:rsid w:val="000B5F62"/>
    <w:rsid w:val="000C3151"/>
    <w:rsid w:val="000D0B3C"/>
    <w:rsid w:val="000E1486"/>
    <w:rsid w:val="000E3B79"/>
    <w:rsid w:val="000F215E"/>
    <w:rsid w:val="000F3FAA"/>
    <w:rsid w:val="001042CB"/>
    <w:rsid w:val="00112577"/>
    <w:rsid w:val="00112D33"/>
    <w:rsid w:val="00116207"/>
    <w:rsid w:val="00121D3C"/>
    <w:rsid w:val="00145A4F"/>
    <w:rsid w:val="0015168F"/>
    <w:rsid w:val="00154BCE"/>
    <w:rsid w:val="00160B3A"/>
    <w:rsid w:val="001637E0"/>
    <w:rsid w:val="00167952"/>
    <w:rsid w:val="00186B70"/>
    <w:rsid w:val="00186E90"/>
    <w:rsid w:val="00195CAA"/>
    <w:rsid w:val="001A174E"/>
    <w:rsid w:val="001A343C"/>
    <w:rsid w:val="001A5DB0"/>
    <w:rsid w:val="001B0C25"/>
    <w:rsid w:val="001B34CE"/>
    <w:rsid w:val="001B4DB8"/>
    <w:rsid w:val="001C1A00"/>
    <w:rsid w:val="001C2D83"/>
    <w:rsid w:val="001C2F59"/>
    <w:rsid w:val="001E14FA"/>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36763"/>
    <w:rsid w:val="00340389"/>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B257D"/>
    <w:rsid w:val="004B3872"/>
    <w:rsid w:val="004C47AE"/>
    <w:rsid w:val="004C6060"/>
    <w:rsid w:val="004C62B3"/>
    <w:rsid w:val="004E51FB"/>
    <w:rsid w:val="004F3868"/>
    <w:rsid w:val="005039E3"/>
    <w:rsid w:val="005443C2"/>
    <w:rsid w:val="005457FC"/>
    <w:rsid w:val="005756E7"/>
    <w:rsid w:val="00584F8C"/>
    <w:rsid w:val="005908D3"/>
    <w:rsid w:val="005B07CF"/>
    <w:rsid w:val="005B11A1"/>
    <w:rsid w:val="005C1EF4"/>
    <w:rsid w:val="005C2708"/>
    <w:rsid w:val="005D7405"/>
    <w:rsid w:val="005E3B73"/>
    <w:rsid w:val="005E4BEF"/>
    <w:rsid w:val="005E596E"/>
    <w:rsid w:val="006031D4"/>
    <w:rsid w:val="00605A88"/>
    <w:rsid w:val="00615D28"/>
    <w:rsid w:val="00622DED"/>
    <w:rsid w:val="00624001"/>
    <w:rsid w:val="00624242"/>
    <w:rsid w:val="00631655"/>
    <w:rsid w:val="00632412"/>
    <w:rsid w:val="0063441F"/>
    <w:rsid w:val="00637D64"/>
    <w:rsid w:val="00646C51"/>
    <w:rsid w:val="00652184"/>
    <w:rsid w:val="00663C92"/>
    <w:rsid w:val="006655A6"/>
    <w:rsid w:val="006767B7"/>
    <w:rsid w:val="00680B53"/>
    <w:rsid w:val="00681338"/>
    <w:rsid w:val="0068427C"/>
    <w:rsid w:val="0068601B"/>
    <w:rsid w:val="006A3F2D"/>
    <w:rsid w:val="006A6169"/>
    <w:rsid w:val="006B1529"/>
    <w:rsid w:val="006B4CFB"/>
    <w:rsid w:val="006B4D85"/>
    <w:rsid w:val="006D21DB"/>
    <w:rsid w:val="006D3AED"/>
    <w:rsid w:val="006D3CC0"/>
    <w:rsid w:val="006F46CC"/>
    <w:rsid w:val="00700911"/>
    <w:rsid w:val="00703989"/>
    <w:rsid w:val="0071061D"/>
    <w:rsid w:val="00710803"/>
    <w:rsid w:val="007143F8"/>
    <w:rsid w:val="00717426"/>
    <w:rsid w:val="0072496D"/>
    <w:rsid w:val="007461C2"/>
    <w:rsid w:val="007527BD"/>
    <w:rsid w:val="00753CB3"/>
    <w:rsid w:val="00754000"/>
    <w:rsid w:val="007706EF"/>
    <w:rsid w:val="00771F34"/>
    <w:rsid w:val="00782ACA"/>
    <w:rsid w:val="00783D7F"/>
    <w:rsid w:val="00796040"/>
    <w:rsid w:val="007B2AD9"/>
    <w:rsid w:val="007C3A35"/>
    <w:rsid w:val="007D4EF1"/>
    <w:rsid w:val="007E35FD"/>
    <w:rsid w:val="007E5870"/>
    <w:rsid w:val="007F1D32"/>
    <w:rsid w:val="007F4226"/>
    <w:rsid w:val="007F5C5F"/>
    <w:rsid w:val="007F7D4A"/>
    <w:rsid w:val="00803C2B"/>
    <w:rsid w:val="00803ED4"/>
    <w:rsid w:val="0080728C"/>
    <w:rsid w:val="00815B8D"/>
    <w:rsid w:val="00827AEC"/>
    <w:rsid w:val="00832236"/>
    <w:rsid w:val="008347CC"/>
    <w:rsid w:val="00835E26"/>
    <w:rsid w:val="00840B84"/>
    <w:rsid w:val="00841108"/>
    <w:rsid w:val="00845054"/>
    <w:rsid w:val="0085395A"/>
    <w:rsid w:val="00857722"/>
    <w:rsid w:val="00862EAC"/>
    <w:rsid w:val="00867DED"/>
    <w:rsid w:val="00867F44"/>
    <w:rsid w:val="00873EB4"/>
    <w:rsid w:val="008757EB"/>
    <w:rsid w:val="00880353"/>
    <w:rsid w:val="0088351B"/>
    <w:rsid w:val="00886B39"/>
    <w:rsid w:val="00894F86"/>
    <w:rsid w:val="00896B93"/>
    <w:rsid w:val="008B0C3D"/>
    <w:rsid w:val="008B4FA0"/>
    <w:rsid w:val="008D4DF9"/>
    <w:rsid w:val="008E2327"/>
    <w:rsid w:val="008E402C"/>
    <w:rsid w:val="008F0A93"/>
    <w:rsid w:val="008F0B37"/>
    <w:rsid w:val="008F2BEB"/>
    <w:rsid w:val="008F7619"/>
    <w:rsid w:val="008F7833"/>
    <w:rsid w:val="009065DE"/>
    <w:rsid w:val="00911840"/>
    <w:rsid w:val="009141BE"/>
    <w:rsid w:val="00922885"/>
    <w:rsid w:val="009249DD"/>
    <w:rsid w:val="009321C7"/>
    <w:rsid w:val="009402AE"/>
    <w:rsid w:val="00940F82"/>
    <w:rsid w:val="00950A6D"/>
    <w:rsid w:val="00957DD8"/>
    <w:rsid w:val="009A53FD"/>
    <w:rsid w:val="009A65D7"/>
    <w:rsid w:val="009B38B6"/>
    <w:rsid w:val="009B6564"/>
    <w:rsid w:val="009C35E0"/>
    <w:rsid w:val="009D0A1A"/>
    <w:rsid w:val="009E7A10"/>
    <w:rsid w:val="009F0E53"/>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352E"/>
    <w:rsid w:val="00A8373A"/>
    <w:rsid w:val="00A85656"/>
    <w:rsid w:val="00A87280"/>
    <w:rsid w:val="00AA0C56"/>
    <w:rsid w:val="00AA1ECC"/>
    <w:rsid w:val="00AB0AAE"/>
    <w:rsid w:val="00AB2B9F"/>
    <w:rsid w:val="00AB40D5"/>
    <w:rsid w:val="00AB7FD9"/>
    <w:rsid w:val="00AC1700"/>
    <w:rsid w:val="00AC1702"/>
    <w:rsid w:val="00AD1E26"/>
    <w:rsid w:val="00AD1ECE"/>
    <w:rsid w:val="00AD2C6A"/>
    <w:rsid w:val="00AE2DB7"/>
    <w:rsid w:val="00AF12FD"/>
    <w:rsid w:val="00AF1C63"/>
    <w:rsid w:val="00AF5CE3"/>
    <w:rsid w:val="00B015E5"/>
    <w:rsid w:val="00B02754"/>
    <w:rsid w:val="00B1093B"/>
    <w:rsid w:val="00B12757"/>
    <w:rsid w:val="00B22387"/>
    <w:rsid w:val="00B2332F"/>
    <w:rsid w:val="00B36B5E"/>
    <w:rsid w:val="00B44861"/>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C1832"/>
    <w:rsid w:val="00BC73A6"/>
    <w:rsid w:val="00BD2CB7"/>
    <w:rsid w:val="00BE2B0A"/>
    <w:rsid w:val="00BE37E3"/>
    <w:rsid w:val="00BF225A"/>
    <w:rsid w:val="00BF69AF"/>
    <w:rsid w:val="00C006F1"/>
    <w:rsid w:val="00C262B9"/>
    <w:rsid w:val="00C340B3"/>
    <w:rsid w:val="00C4462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2F02"/>
    <w:rsid w:val="00D55807"/>
    <w:rsid w:val="00D63501"/>
    <w:rsid w:val="00D648DE"/>
    <w:rsid w:val="00D70F39"/>
    <w:rsid w:val="00D71766"/>
    <w:rsid w:val="00D863EE"/>
    <w:rsid w:val="00D93501"/>
    <w:rsid w:val="00D97A1F"/>
    <w:rsid w:val="00DB4F74"/>
    <w:rsid w:val="00DC1848"/>
    <w:rsid w:val="00DD1250"/>
    <w:rsid w:val="00DD16E9"/>
    <w:rsid w:val="00DE147F"/>
    <w:rsid w:val="00DE1EF8"/>
    <w:rsid w:val="00DE5893"/>
    <w:rsid w:val="00DF627D"/>
    <w:rsid w:val="00DF6453"/>
    <w:rsid w:val="00DF7BAA"/>
    <w:rsid w:val="00E0209B"/>
    <w:rsid w:val="00E10D3D"/>
    <w:rsid w:val="00E21CB9"/>
    <w:rsid w:val="00E22F6F"/>
    <w:rsid w:val="00E26C87"/>
    <w:rsid w:val="00E31BC5"/>
    <w:rsid w:val="00E361A2"/>
    <w:rsid w:val="00E531E9"/>
    <w:rsid w:val="00E64231"/>
    <w:rsid w:val="00E67A8A"/>
    <w:rsid w:val="00E707AB"/>
    <w:rsid w:val="00E729F4"/>
    <w:rsid w:val="00E80E8F"/>
    <w:rsid w:val="00E87FBF"/>
    <w:rsid w:val="00EA5E5B"/>
    <w:rsid w:val="00EC52E9"/>
    <w:rsid w:val="00ED2690"/>
    <w:rsid w:val="00EE0214"/>
    <w:rsid w:val="00EF51C5"/>
    <w:rsid w:val="00F02DAD"/>
    <w:rsid w:val="00F14C1D"/>
    <w:rsid w:val="00F21CDC"/>
    <w:rsid w:val="00F44653"/>
    <w:rsid w:val="00F44C7C"/>
    <w:rsid w:val="00F4608E"/>
    <w:rsid w:val="00F46749"/>
    <w:rsid w:val="00F73C84"/>
    <w:rsid w:val="00F746FC"/>
    <w:rsid w:val="00F84A6B"/>
    <w:rsid w:val="00F9746F"/>
    <w:rsid w:val="00F97515"/>
    <w:rsid w:val="00FB2889"/>
    <w:rsid w:val="00FB39D3"/>
    <w:rsid w:val="00FE2A81"/>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0</TotalTime>
  <Pages>25</Pages>
  <Words>8387</Words>
  <Characters>45294</Characters>
  <Application>Microsoft Office Word</Application>
  <DocSecurity>0</DocSecurity>
  <Lines>377</Lines>
  <Paragraphs>10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409</cp:revision>
  <dcterms:created xsi:type="dcterms:W3CDTF">2021-07-04T18:57:00Z</dcterms:created>
  <dcterms:modified xsi:type="dcterms:W3CDTF">2021-07-0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